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58B412E" w14:textId="77777777" w:rsidR="00FD1E22" w:rsidRDefault="00FD1E22">
      <w:r>
        <w:separator/>
      </w:r>
    </w:p>
  </w:endnote>
  <w:endnote w:type="continuationSeparator" w:id="0">
    <w:p w14:paraId="11BF07FE" w14:textId="77777777" w:rsidR="00FD1E22" w:rsidRDefault="00FD1E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3A81BDA7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4E338272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4A087C0B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B837CE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B26982" w14:textId="77777777" w:rsidR="00FD1E22" w:rsidRDefault="00FD1E22">
      <w:r>
        <w:separator/>
      </w:r>
    </w:p>
  </w:footnote>
  <w:footnote w:type="continuationSeparator" w:id="0">
    <w:p w14:paraId="1F004721" w14:textId="77777777" w:rsidR="00FD1E22" w:rsidRDefault="00FD1E2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EDD97C" w14:textId="5B32586D" w:rsidR="00B837CE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26CC0B63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33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D12D38D">
        <v:shape id="Grafik 1" o:spid="_x0000_s1132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00BD3B80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76A03B9E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1C1D59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5D9EDBF0" w14:textId="77777777" w:rsidR="00B837CE" w:rsidRDefault="00B837CE" w:rsidP="00AD2792">
    <w:pPr>
      <w:rPr>
        <w:sz w:val="12"/>
        <w:szCs w:val="12"/>
      </w:rPr>
    </w:pPr>
  </w:p>
  <w:p w14:paraId="326862BA" w14:textId="77777777" w:rsidR="00B837CE" w:rsidRDefault="00B837CE" w:rsidP="00AD2792">
    <w:pPr>
      <w:pStyle w:val="Kopfzeile"/>
      <w:rPr>
        <w:sz w:val="12"/>
        <w:szCs w:val="12"/>
      </w:rPr>
    </w:pPr>
  </w:p>
  <w:p w14:paraId="69A0398F" w14:textId="77777777" w:rsidR="00B837CE" w:rsidRDefault="00B837CE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3E84A47">
        <v:shapetype id="_x0000_t202" coordsize="21600,21600" o:spt="202" path="m,l,21600r21600,l21600,xe">
          <v:stroke joinstyle="miter"/>
          <v:path gradientshapeok="t" o:connecttype="rect"/>
        </v:shapetype>
        <v:shape id="_x0000_s1127" type="#_x0000_t202" style="position:absolute;margin-left:364.1pt;margin-top:2.3pt;width:156.8pt;height:304.25pt;z-index:8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27">
            <w:txbxContent>
              <w:p w14:paraId="61767D9A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9BD67CC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243B15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49F6FADF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303138E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812008F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5AC3CD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6BA734E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08A6A87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7C98B50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09653C9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0BD304B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968A45E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E76735A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21342F4B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A0723CA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EF4EA8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04D61756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2449ED00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4315D9AA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84C1F3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5B56F76B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25EADAC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539653D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42CD016F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4DBCDB09" w14:textId="77777777" w:rsidR="00B837CE" w:rsidRPr="00AD2792" w:rsidRDefault="00B837CE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E1A12" w14:textId="23974F4E" w:rsidR="00B837CE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0569D0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1" o:spid="_x0000_s113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1179901D">
        <v:shape id="Grafik 12" o:spid="_x0000_s1130" type="#_x0000_t75" alt="RKI_Logo-NRZKL-Deu_RGB-1.JPG" style="position:absolute;margin-left:449.25pt;margin-top:6.75pt;width:55pt;height:55pt;z-index:1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87B056C" w14:textId="77777777" w:rsidR="00B837CE" w:rsidRDefault="00B837CE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28BD4D4" w14:textId="77777777" w:rsidR="00B837CE" w:rsidRPr="00A059AE" w:rsidRDefault="00B837CE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3970A5A1" w14:textId="77777777" w:rsidR="00B837CE" w:rsidRPr="00000C19" w:rsidRDefault="00B837CE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318ED872" w14:textId="77777777" w:rsidR="00B837CE" w:rsidRPr="00000C19" w:rsidRDefault="00B837CE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9AD316" w14:textId="59586C1A" w:rsidR="00B837C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09C8DE9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29" type="#_x0000_t75" alt="nrzmhi_logo_500" style="position:absolute;margin-left:385.15pt;margin-top:2.25pt;width:63.4pt;height:63.4pt;z-index:-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558607">
        <v:shape id="Grafik 4" o:spid="_x0000_s1128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B837C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AA0E7F4" w14:textId="77777777" w:rsidR="00B837CE" w:rsidRDefault="00B837C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9EF6A4F" w14:textId="77777777" w:rsidR="00B837CE" w:rsidRPr="00635E31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20CE3D68" w14:textId="77777777" w:rsidR="00B837CE" w:rsidRDefault="00B837CE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316770E" w14:textId="77777777" w:rsidR="00B837CE" w:rsidRDefault="00B837CE" w:rsidP="00AD2792">
    <w:pPr>
      <w:rPr>
        <w:sz w:val="12"/>
        <w:szCs w:val="12"/>
      </w:rPr>
    </w:pPr>
  </w:p>
  <w:p w14:paraId="2FE2175F" w14:textId="77777777" w:rsidR="00B837CE" w:rsidRDefault="00B837CE" w:rsidP="00AD2792">
    <w:pPr>
      <w:pStyle w:val="Kopfzeile"/>
      <w:rPr>
        <w:sz w:val="12"/>
        <w:szCs w:val="12"/>
      </w:rPr>
    </w:pPr>
  </w:p>
  <w:p w14:paraId="0FA775B3" w14:textId="77777777" w:rsidR="00B837CE" w:rsidRDefault="00B837CE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47C1D383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24" type="#_x0000_t202" style="position:absolute;margin-left:364.1pt;margin-top:2.3pt;width:156.8pt;height:304.25pt;z-index:5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71DC2E7D" w14:textId="77777777" w:rsidR="00B837CE" w:rsidRDefault="00B837C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6F072D0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17163B6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260B284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51488F4" w14:textId="77777777" w:rsidR="00B837CE" w:rsidRDefault="00B837C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FD6C0B9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7CAC4901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879965C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B8A2FF2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2F5E3FBD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4DC013FF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5CCBEB69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161309D1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6C5543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1E0FF057" w14:textId="77777777" w:rsidR="00B837CE" w:rsidRDefault="00B837C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6483FCF7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68C74E2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56CE42F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D7AAFFE" w14:textId="77777777" w:rsidR="00B837CE" w:rsidRDefault="00B837C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6BEAA11" w14:textId="77777777" w:rsidR="00B837CE" w:rsidRDefault="00B837C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B8F45B0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02713FEA" w14:textId="77777777" w:rsidR="00B837CE" w:rsidRPr="00635E31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4DADB8B7" w14:textId="77777777" w:rsidR="00B837CE" w:rsidRDefault="00B837CE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1C9433FB" w14:textId="77777777" w:rsidR="00B837CE" w:rsidRDefault="00B837C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265B13DE" w14:textId="77777777" w:rsidR="00B837CE" w:rsidRDefault="00B837C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0F15FC33" w14:textId="77777777" w:rsidR="00B837CE" w:rsidRPr="00AD2792" w:rsidRDefault="00B837C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837CE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375F"/>
    <w:rsid w:val="00F6615F"/>
    <w:rsid w:val="00F74CE0"/>
    <w:rsid w:val="00F74D81"/>
    <w:rsid w:val="00F76A71"/>
    <w:rsid w:val="00F96824"/>
    <w:rsid w:val="00FB7460"/>
    <w:rsid w:val="00FD1E22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0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6</cp:revision>
  <cp:lastPrinted>2015-05-19T09:27:00Z</cp:lastPrinted>
  <dcterms:created xsi:type="dcterms:W3CDTF">2015-05-19T21:00:00Z</dcterms:created>
  <dcterms:modified xsi:type="dcterms:W3CDTF">2024-08-10T07:57:00Z</dcterms:modified>
</cp:coreProperties>
</file>